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r w:rsidR="00496EF3">
        <w:t>JeAnna</w:t>
      </w:r>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r w:rsidR="00762918">
        <w:t xml:space="preserve">Binbin Lu, </w:t>
      </w:r>
      <w:r w:rsidR="00496EF3">
        <w:t xml:space="preserve">Matthew J. Peloquin,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r w:rsidR="00D863F7">
        <w:t xml:space="preserve">Joan C. Han, </w:t>
      </w:r>
      <w:r w:rsidR="00B55111">
        <w:t>Alan Cheng,</w:t>
      </w:r>
      <w:r>
        <w:t xml:space="preserve"> Alan R. Saltiel</w:t>
      </w:r>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2EA5873C"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5791A870"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867669">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93d3f526-0304-492e-b185-4e03c8200d17"]},{"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686015F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867669">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93d3f526-0304-492e-b185-4e03c8200d17"]},{"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Harlan Teklad</w:t>
      </w:r>
      <w:commentRangeEnd w:id="5"/>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w:t>
      </w:r>
      <w:proofErr w:type="gramStart"/>
      <w:r w:rsidRPr="00996376">
        <w:rPr>
          <w:bCs/>
        </w:rPr>
        <w:t>Tg(</w:t>
      </w:r>
      <w:proofErr w:type="gramEnd"/>
      <w:r w:rsidRPr="00996376">
        <w:rPr>
          <w:bCs/>
        </w:rPr>
        <w:t>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proofErr w:type="gramStart"/>
      <w:r w:rsidRPr="00996376">
        <w:rPr>
          <w:bCs/>
          <w:vertAlign w:val="superscript"/>
        </w:rPr>
        <w:t>+</w:t>
      </w:r>
      <w:r>
        <w:rPr>
          <w:bCs/>
        </w:rPr>
        <w:t>)or</w:t>
      </w:r>
      <w:proofErr w:type="gramEnd"/>
      <w:r>
        <w:rPr>
          <w:bCs/>
        </w:rPr>
        <w:t xml:space="preserve">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BA3BA0">
        <w:rPr>
          <w:bCs/>
        </w:rPr>
        <w:t xml:space="preserve">  </w:t>
      </w:r>
      <w:commentRangeStart w:id="7"/>
      <w:r w:rsidR="00BA3BA0">
        <w:rPr>
          <w:bCs/>
        </w:rPr>
        <w:t>Heart and muscle weights were determined by</w:t>
      </w:r>
      <w:commentRangeEnd w:id="7"/>
      <w:r w:rsidR="00BA3BA0">
        <w:rPr>
          <w:rStyle w:val="CommentReference"/>
        </w:rPr>
        <w:commentReference w:id="7"/>
      </w:r>
    </w:p>
    <w:p w14:paraId="50A5FCCB" w14:textId="77777777" w:rsidR="00E55F38" w:rsidRDefault="00E55F38" w:rsidP="0052183D"/>
    <w:p w14:paraId="609ADDB8" w14:textId="06F0F82D" w:rsidR="00502BBA" w:rsidRDefault="0052183D" w:rsidP="0052183D">
      <w:r>
        <w:t xml:space="preserve">For </w:t>
      </w:r>
      <w:r w:rsidR="00D86AFE">
        <w:t xml:space="preserve">calorimetry </w:t>
      </w:r>
      <w:r>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8"/>
      <w:r w:rsidR="00502BBA">
        <w:t xml:space="preserve">vehicle </w:t>
      </w:r>
      <w:commentRangeEnd w:id="8"/>
      <w:r w:rsidR="00502BBA">
        <w:rPr>
          <w:rStyle w:val="CommentReference"/>
        </w:rPr>
        <w:commentReference w:id="8"/>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t>Western Blotting</w:t>
      </w:r>
    </w:p>
    <w:p w14:paraId="64FBDD7B" w14:textId="343FBFBE"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w:t>
      </w:r>
      <w:r w:rsidR="001A7E83">
        <w:lastRenderedPageBreak/>
        <w:t xml:space="preserve">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Blots were visualized on a LiCor Odyssey and quantified using</w:t>
      </w:r>
      <w:r w:rsidR="00D86AFE">
        <w:t xml:space="preserve"> near-IR secondary antibodies</w:t>
      </w:r>
      <w:r w:rsidR="002D65EF">
        <w:t xml:space="preserve"> Image Studio software.</w:t>
      </w:r>
    </w:p>
    <w:p w14:paraId="5E5213C5" w14:textId="77777777" w:rsidR="0039397E" w:rsidRDefault="0039397E" w:rsidP="0052183D"/>
    <w:p w14:paraId="0DCD4549" w14:textId="16E7B765" w:rsidR="0039397E" w:rsidRDefault="0039397E" w:rsidP="0039397E">
      <w:pPr>
        <w:pStyle w:val="Heading2"/>
      </w:pPr>
      <w:commentRangeStart w:id="9"/>
      <w:r>
        <w:t>Triglyceride and Glycogen Determination</w:t>
      </w:r>
      <w:commentRangeEnd w:id="9"/>
      <w:r>
        <w:rPr>
          <w:rStyle w:val="CommentReference"/>
          <w:rFonts w:asciiTheme="minorHAnsi" w:eastAsiaTheme="minorEastAsia" w:hAnsiTheme="minorHAnsi" w:cstheme="minorBidi"/>
          <w:b w:val="0"/>
          <w:bCs w:val="0"/>
          <w:color w:val="auto"/>
        </w:rPr>
        <w:commentReference w:id="9"/>
      </w:r>
    </w:p>
    <w:p w14:paraId="7E25B47B" w14:textId="5A8B976A" w:rsidR="00C868B8" w:rsidRDefault="00D86AFE" w:rsidP="00C868B8">
      <w:r>
        <w:t xml:space="preserve">Triglyceride and glycogen levels were determined from snap frozen tissues as previously described </w:t>
      </w:r>
      <w:r>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fldChar w:fldCharType="separate"/>
      </w:r>
      <w:r w:rsidRPr="00D86AFE">
        <w:rPr>
          <w:noProof/>
        </w:rPr>
        <w:t>[11]</w:t>
      </w:r>
      <w:r>
        <w:fldChar w:fldCharType="end"/>
      </w:r>
      <w:r>
        <w:t>.</w:t>
      </w:r>
    </w:p>
    <w:p w14:paraId="0789DFDA" w14:textId="066A62E1" w:rsidR="00C868B8" w:rsidRDefault="00C868B8" w:rsidP="00C868B8">
      <w:pPr>
        <w:pStyle w:val="Heading2"/>
      </w:pPr>
      <w:r>
        <w:t>Insulin and Glucuos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 xml:space="preserve">via a glucometer (accucheck).  For high fat diet studies, because fat mass was dramatically different between groups, we injected insulin at 0.7mU/g of fat free mass rather than body weight.  For glucose tolerance tests 1 mg/kg glucose was injected into 6h fasted mice and glucose was analysed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10"/>
      <w:r>
        <w:t>CrystalChem</w:t>
      </w:r>
      <w:commentRangeEnd w:id="10"/>
      <w:r w:rsidR="007F46DE">
        <w:rPr>
          <w:rStyle w:val="CommentReference"/>
        </w:rPr>
        <w:commentReference w:id="10"/>
      </w:r>
      <w:r>
        <w:t>).</w:t>
      </w:r>
    </w:p>
    <w:p w14:paraId="5B4A182B" w14:textId="77777777" w:rsidR="00F82FCB" w:rsidRDefault="00F82FCB" w:rsidP="00C868B8"/>
    <w:p w14:paraId="1B6BE666" w14:textId="673089F4" w:rsidR="00F82FCB" w:rsidRDefault="00F82FCB" w:rsidP="00F82FCB">
      <w:pPr>
        <w:pStyle w:val="Heading2"/>
      </w:pPr>
      <w:commentRangeStart w:id="11"/>
      <w:r>
        <w:t>RNAseq Analysis</w:t>
      </w:r>
      <w:commentRangeEnd w:id="11"/>
      <w:r w:rsidR="00BA3BA0">
        <w:rPr>
          <w:rStyle w:val="CommentReference"/>
          <w:rFonts w:asciiTheme="minorHAnsi" w:eastAsiaTheme="minorEastAsia" w:hAnsiTheme="minorHAnsi" w:cstheme="minorBidi"/>
          <w:b w:val="0"/>
          <w:bCs w:val="0"/>
          <w:color w:val="auto"/>
        </w:rPr>
        <w:commentReference w:id="11"/>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12"/>
      <w:r>
        <w:t>NADH Staining of Muscle Sections</w:t>
      </w:r>
      <w:commentRangeEnd w:id="12"/>
      <w:r w:rsidR="00BA3BA0">
        <w:rPr>
          <w:rStyle w:val="CommentReference"/>
          <w:rFonts w:asciiTheme="minorHAnsi" w:eastAsiaTheme="minorEastAsia" w:hAnsiTheme="minorHAnsi" w:cstheme="minorBidi"/>
          <w:b w:val="0"/>
          <w:bCs w:val="0"/>
          <w:color w:val="auto"/>
        </w:rPr>
        <w:commentReference w:id="12"/>
      </w:r>
    </w:p>
    <w:p w14:paraId="25428308" w14:textId="03A99F67" w:rsidR="00AE30D5" w:rsidRDefault="00AE30D5" w:rsidP="00AE30D5">
      <w:pPr>
        <w:pStyle w:val="Heading2"/>
      </w:pPr>
      <w:r>
        <w:t>Statistical Analyses</w:t>
      </w:r>
    </w:p>
    <w:p w14:paraId="08382C47" w14:textId="22166D9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Levene’s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Shoenfeld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GSEA analyses were q&lt;0.25 </w:t>
      </w:r>
      <w:r w:rsidR="0045183A">
        <w:lastRenderedPageBreak/>
        <w:t xml:space="preserve">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3"/>
      <w:r>
        <w:t>Results</w:t>
      </w:r>
      <w:commentRangeEnd w:id="13"/>
      <w:r w:rsidR="0045183A">
        <w:rPr>
          <w:rStyle w:val="CommentReference"/>
          <w:rFonts w:asciiTheme="minorHAnsi" w:eastAsiaTheme="minorEastAsia" w:hAnsiTheme="minorHAnsi" w:cstheme="minorBidi"/>
          <w:b w:val="0"/>
          <w:bCs w:val="0"/>
          <w:color w:val="auto"/>
        </w:rPr>
        <w:commentReference w:id="13"/>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4FEFE3E" w:rsidR="00EE7DA9" w:rsidRDefault="00F0463F" w:rsidP="00EE7DA9">
      <w:r>
        <w:t xml:space="preserve">Both short term overfeeding and chronic obesity result in increased energy expenditure.  To test whether mTORC1 plays a role in </w:t>
      </w:r>
      <w:r w:rsidR="00353984">
        <w:t xml:space="preserve">the short-term responses to obesegenic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t>in the dark phase and a 6.8% increase in the light phase</w:t>
      </w:r>
      <w:r w:rsidR="00395526">
        <w:t xml:space="preserve">.  </w:t>
      </w:r>
      <w:r w:rsidR="00D92193">
        <w:t xml:space="preserve">For the animals injected with rapamycin, there was </w:t>
      </w:r>
      <w:commentRangeStart w:id="14"/>
      <w:r w:rsidR="00D92193">
        <w:t>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xml:space="preserve">).  </w:t>
      </w:r>
      <w:commentRangeEnd w:id="14"/>
      <w:r w:rsidR="004A7A2F">
        <w:rPr>
          <w:rStyle w:val="CommentReference"/>
        </w:rPr>
        <w:commentReference w:id="14"/>
      </w:r>
      <w:r w:rsidR="00DD3A40">
        <w:t>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6101DAE4"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r>
        <w:rPr>
          <w:i/>
        </w:rPr>
        <w:t>Ckmm-Cre</w:t>
      </w:r>
      <w:r>
        <w:t xml:space="preserve"> driven</w:t>
      </w:r>
      <w:r w:rsidR="00F07541">
        <w:t xml:space="preserve"> </w:t>
      </w:r>
      <w:r>
        <w:rPr>
          <w:i/>
        </w:rPr>
        <w:t>Tsc1</w:t>
      </w:r>
      <w:r>
        <w:t xml:space="preserve"> knockout</w:t>
      </w:r>
      <w:r w:rsidR="00F07541">
        <w:t xml:space="preserve"> mice</w:t>
      </w:r>
      <w:r>
        <w:t>.</w:t>
      </w:r>
      <w:r w:rsidR="00F07541">
        <w:t xml:space="preserve">   </w:t>
      </w:r>
      <w:r w:rsidR="007756BC">
        <w:rPr>
          <w:rStyle w:val="CommentReference"/>
        </w:rPr>
        <w:commentReference w:id="15"/>
      </w:r>
      <w:r>
        <w:t xml:space="preserve">Consistent with prior reports using </w:t>
      </w:r>
      <w:r>
        <w:rPr>
          <w:i/>
        </w:rPr>
        <w:t>ACTA1-Cre</w:t>
      </w:r>
      <w:r>
        <w:t xml:space="preserve"> driven </w:t>
      </w:r>
      <w:r>
        <w:rPr>
          <w:i/>
        </w:rPr>
        <w:t>Tsc1</w:t>
      </w:r>
      <w:r>
        <w:t xml:space="preserve"> knockout we observed </w:t>
      </w:r>
      <w:proofErr w:type="gramStart"/>
      <w:r>
        <w:t xml:space="preserve">a </w:t>
      </w:r>
      <w:r w:rsidR="00DC6626">
        <w:t>an</w:t>
      </w:r>
      <w:proofErr w:type="gramEnd"/>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This increase in thermogenesis was more apparent during the active dark phase (17% increased in males, 7.5% increased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w:t>
      </w:r>
      <w:bookmarkStart w:id="16" w:name="_GoBack"/>
      <w:bookmarkEnd w:id="16"/>
      <w:r w:rsidR="00F704E4">
        <w:t>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As shown in </w:t>
      </w:r>
      <w:commentRangeStart w:id="17"/>
      <w:r w:rsidR="00C64A2D">
        <w:t>Figure 1E</w:t>
      </w:r>
      <w:commentRangeEnd w:id="17"/>
      <w:r w:rsidR="00C64A2D">
        <w:rPr>
          <w:rStyle w:val="CommentReference"/>
        </w:rPr>
        <w:commentReference w:id="17"/>
      </w:r>
      <w:r w:rsidR="00C64A2D">
        <w:t xml:space="preserve">, while the HFD animals ingested more calories, there was no 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5D2C69AB" w:rsidR="0087648E" w:rsidRPr="00A15A7B" w:rsidRDefault="00BB27F2" w:rsidP="0087648E">
      <w:r>
        <w:lastRenderedPageBreak/>
        <w:t>To understand the physiological significance of elevated baseline energy expenditure, w</w:t>
      </w:r>
      <w:r w:rsidR="0087648E">
        <w:t xml:space="preserve">e </w:t>
      </w:r>
      <w:r w:rsidR="00106DC4">
        <w:t>determined</w:t>
      </w:r>
      <w:r w:rsidR="0087648E">
        <w:t xml:space="preserve"> the body composition of the muscle </w:t>
      </w:r>
      <w:r w:rsidR="0087648E">
        <w:rPr>
          <w:i/>
        </w:rPr>
        <w:t xml:space="preserve">Tsc1 </w:t>
      </w:r>
      <w:r w:rsidR="0087648E">
        <w:t xml:space="preserve">knockout animals over the course of </w:t>
      </w:r>
      <w:commentRangeStart w:id="18"/>
      <w:r w:rsidR="0087648E">
        <w:t xml:space="preserve">XX </w:t>
      </w:r>
      <w:commentRangeEnd w:id="18"/>
      <w:r w:rsidR="0087648E">
        <w:rPr>
          <w:rStyle w:val="CommentReference"/>
        </w:rPr>
        <w:commentReference w:id="18"/>
      </w:r>
      <w:r w:rsidR="0087648E">
        <w:t>months on a normal chow diet.  While we did not observe any differences in lean mass, we did observe a striking lack of fat mass accumulation as these animals grew in size on a normal chow diet, becoming more apparent as the animals aged</w:t>
      </w:r>
      <w:r w:rsidR="00B04B43">
        <w:t xml:space="preserve"> (Figures 2</w:t>
      </w:r>
      <w:r w:rsidR="00472BDC">
        <w:t>A</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epdidymal fat pads were reduced in size</w:t>
      </w:r>
      <w:r w:rsidR="00B04B43">
        <w:t xml:space="preserve"> (Figures 2</w:t>
      </w:r>
      <w:r w:rsidR="009D095F">
        <w:t>C-D</w:t>
      </w:r>
      <w:r w:rsidR="0087648E">
        <w:t>).</w:t>
      </w:r>
    </w:p>
    <w:p w14:paraId="3AF0DF1B" w14:textId="77777777" w:rsidR="0087648E" w:rsidRDefault="0087648E" w:rsidP="0087648E"/>
    <w:p w14:paraId="642D4C1D" w14:textId="30B3D6A5" w:rsidR="00BB27F2"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9"/>
      <w:r>
        <w:t xml:space="preserve">resistant </w:t>
      </w:r>
      <w:commentRangeEnd w:id="19"/>
      <w:r>
        <w:rPr>
          <w:rStyle w:val="CommentReference"/>
        </w:rPr>
        <w:commentReference w:id="19"/>
      </w:r>
      <w:r>
        <w:t>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1B6F0D">
        <w:t>E</w:t>
      </w:r>
      <w:r w:rsidR="004F3112">
        <w:t>, p=1</w:t>
      </w:r>
      <w:r w:rsidR="00B355DD">
        <w:t>.0 x10</w:t>
      </w:r>
      <w:r w:rsidR="00B355DD">
        <w:rPr>
          <w:vertAlign w:val="superscript"/>
        </w:rPr>
        <w:t>-13</w:t>
      </w:r>
      <w:r>
        <w:t>)</w:t>
      </w:r>
      <w:r w:rsidR="00887CEF">
        <w:t xml:space="preserve">.  In terms of lean mass, </w:t>
      </w:r>
      <w:r w:rsidR="00135321">
        <w:t xml:space="preserve">there were no significant differences with the knockout </w:t>
      </w:r>
      <w:r w:rsidR="00B04B43">
        <w:t>(Figure 3</w:t>
      </w:r>
      <w:r w:rsidR="001B6F0D">
        <w:t>F</w:t>
      </w:r>
      <w:r w:rsidR="00135321">
        <w:t>, p=0.941</w:t>
      </w:r>
      <w:r>
        <w:t>)</w:t>
      </w:r>
      <w:r w:rsidR="00F72D7F">
        <w:t>, though as expected female lean mass was much lower.</w:t>
      </w:r>
      <w:r>
        <w:t xml:space="preserve">  </w:t>
      </w:r>
    </w:p>
    <w:p w14:paraId="4FB72DE4" w14:textId="77777777" w:rsidR="00BB27F2" w:rsidRDefault="00BB27F2" w:rsidP="0087648E"/>
    <w:p w14:paraId="15BC992A" w14:textId="1DF0036D" w:rsidR="00B04B43" w:rsidRDefault="0087648E" w:rsidP="0087648E">
      <w:r>
        <w:t xml:space="preserve">Upon sacrifice, fat pads were excised from these animals, and consistent with the body composition determinations, we observed </w:t>
      </w:r>
      <w:proofErr w:type="gramStart"/>
      <w:r>
        <w:t>a</w:t>
      </w:r>
      <w:proofErr w:type="gramEnd"/>
      <w:r>
        <w:t xml:space="preserve"> </w:t>
      </w:r>
      <w:commentRangeStart w:id="20"/>
      <w:r>
        <w:t>XXX-YYY</w:t>
      </w:r>
      <w:commentRangeEnd w:id="20"/>
      <w:r>
        <w:rPr>
          <w:rStyle w:val="CommentReference"/>
        </w:rPr>
        <w:commentReference w:id="20"/>
      </w:r>
      <w:r>
        <w:t>% reduction in perigonadal and inguinal fat pad mass for both males and females (all p&lt;).  In this study, we observed no changes in the mass of quadriceps, triceps surae or heart tissues (</w:t>
      </w:r>
      <w:r w:rsidR="001B6F0D">
        <w:t>Figure 3H</w:t>
      </w:r>
      <w:r>
        <w:t xml:space="preserve">).  These data support the hypothesis that muscle </w:t>
      </w:r>
      <w:r>
        <w:rPr>
          <w:i/>
        </w:rPr>
        <w:t xml:space="preserve">Tsc1I </w:t>
      </w:r>
      <w:r>
        <w:t>knockout prevents adipose tissue expansion during a high fat diet, consistent with</w:t>
      </w:r>
      <w:r w:rsidR="00BB27F2">
        <w:t xml:space="preserve"> reference</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33149DF"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867669">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5,46]","plainTextFormattedCitation":"[45,46]","previouslyFormattedCitation":"[45,46]"},"properties":{"noteIndex":0},"schema":"https://github.com/citation-style-language/schema/raw/master/csl-citation.json"}</w:instrText>
      </w:r>
      <w:r>
        <w:fldChar w:fldCharType="separate"/>
      </w:r>
      <w:r w:rsidR="003840F7" w:rsidRPr="003840F7">
        <w:rPr>
          <w:noProof/>
        </w:rPr>
        <w:t>[45,46]</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867669">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fldChar w:fldCharType="separate"/>
      </w:r>
      <w:r w:rsidR="003840F7" w:rsidRPr="003840F7">
        <w:rPr>
          <w:noProof/>
        </w:rPr>
        <w:t>[46]</w:t>
      </w:r>
      <w:r w:rsidR="007E574F">
        <w:fldChar w:fldCharType="end"/>
      </w:r>
      <w:r w:rsidR="00F82FCB">
        <w:t xml:space="preserve"> (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867669">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7]","plainTextFormattedCitation":"[47]","previouslyFormattedCitation":"[47]"},"properties":{"noteIndex":0},"schema":"https://github.com/citation-style-language/schema/raw/master/csl-citation.json"}</w:instrText>
      </w:r>
      <w:r w:rsidR="007E574F">
        <w:fldChar w:fldCharType="separate"/>
      </w:r>
      <w:r w:rsidR="003840F7" w:rsidRPr="003840F7">
        <w:rPr>
          <w:noProof/>
        </w:rPr>
        <w:t>[47]</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w:t>
      </w:r>
      <w:r w:rsidR="00F82FCB">
        <w:lastRenderedPageBreak/>
        <w:t xml:space="preserve">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54662EE1"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Calcuim pump SERCA2 (encoded by </w:t>
      </w:r>
      <w:r w:rsidR="004905D8">
        <w:rPr>
          <w:i/>
        </w:rPr>
        <w:t>Atp2a2</w:t>
      </w:r>
      <w:r w:rsidR="004905D8">
        <w:t>), and its un</w:t>
      </w:r>
      <w:r w:rsidR="00C64A2D">
        <w:t>-</w:t>
      </w:r>
      <w:r w:rsidR="004905D8">
        <w:t xml:space="preserve">coupler Sarcolipin (encoded by </w:t>
      </w:r>
      <w:r w:rsidR="004905D8" w:rsidRPr="004905D8">
        <w:rPr>
          <w:i/>
        </w:rPr>
        <w:t>Sln</w:t>
      </w:r>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867669">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67669">
        <w:rPr>
          <w:rFonts w:ascii="Cambria Math" w:hAnsi="Cambria Math" w:cs="Cambria Math"/>
        </w:rPr>
        <w:instrText>∼</w:instrText>
      </w:r>
      <w:r w:rsidR="00867669">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8–51]","plainTextFormattedCitation":"[48–51]","previouslyFormattedCitation":"[48–51]"},"properties":{"noteIndex":0},"schema":"https://github.com/citation-style-language/schema/raw/master/csl-citation.json"}</w:instrText>
      </w:r>
      <w:r w:rsidR="00412036">
        <w:fldChar w:fldCharType="separate"/>
      </w:r>
      <w:r w:rsidR="003840F7" w:rsidRPr="003840F7">
        <w:rPr>
          <w:noProof/>
        </w:rPr>
        <w:t>[48–51]</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21"/>
      <w:r w:rsidR="004905D8">
        <w:t>ER</w:t>
      </w:r>
      <w:commentRangeEnd w:id="21"/>
      <w:r w:rsidR="006374B4">
        <w:rPr>
          <w:rStyle w:val="CommentReference"/>
        </w:rPr>
        <w:commentReference w:id="21"/>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r w:rsidR="00784182" w:rsidRPr="00784182">
        <w:rPr>
          <w:i/>
        </w:rPr>
        <w:t>Mcu,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29619B34"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867669">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2,53]","plainTextFormattedCitation":"[52,53]","previouslyFormattedCitation":"[52,53]"},"properties":{"noteIndex":0},"schema":"https://github.com/citation-style-language/schema/raw/master/csl-citation.json"}</w:instrText>
      </w:r>
      <w:r w:rsidR="006F352E">
        <w:fldChar w:fldCharType="separate"/>
      </w:r>
      <w:r w:rsidR="003840F7" w:rsidRPr="003840F7">
        <w:rPr>
          <w:noProof/>
        </w:rPr>
        <w:t>[52,53]</w:t>
      </w:r>
      <w:r w:rsidR="006F352E">
        <w:fldChar w:fldCharType="end"/>
      </w:r>
      <w:r w:rsidR="006F352E">
        <w:t>.</w:t>
      </w:r>
      <w:r w:rsidR="0046122A">
        <w:t xml:space="preserve">  These findings are </w:t>
      </w:r>
      <w:r w:rsidR="0046122A">
        <w:lastRenderedPageBreak/>
        <w:t xml:space="preserve">concordant with a role of mTORC1 in this process, as </w:t>
      </w:r>
      <w:r w:rsidR="00DD2A58">
        <w:t xml:space="preserve">this kinase is also activated during resistance exercise and muscle growth </w:t>
      </w:r>
      <w:r w:rsidR="00DD2A58">
        <w:fldChar w:fldCharType="begin" w:fldLock="1"/>
      </w:r>
      <w:r w:rsidR="00867669">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4,55]","plainTextFormattedCitation":"[54,55]","previouslyFormattedCitation":"[54,55]"},"properties":{"noteIndex":0},"schema":"https://github.com/citation-style-language/schema/raw/master/csl-citation.json"}</w:instrText>
      </w:r>
      <w:r w:rsidR="00DD2A58">
        <w:fldChar w:fldCharType="separate"/>
      </w:r>
      <w:r w:rsidR="003840F7" w:rsidRPr="003840F7">
        <w:rPr>
          <w:noProof/>
        </w:rPr>
        <w:t>[54,55]</w:t>
      </w:r>
      <w:r w:rsidR="00DD2A58">
        <w:fldChar w:fldCharType="end"/>
      </w:r>
      <w:r w:rsidR="00DD2A58">
        <w:t>.</w:t>
      </w:r>
    </w:p>
    <w:p w14:paraId="7DB7B094" w14:textId="77777777" w:rsidR="00D86AFE" w:rsidRDefault="00D86AFE" w:rsidP="00D86AFE"/>
    <w:p w14:paraId="6320D5D1" w14:textId="556F5050"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867669">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6,57]","plainTextFormattedCitation":"[56,57]","previouslyFormattedCitation":"[56,57]"},"properties":{"noteIndex":0},"schema":"https://github.com/citation-style-language/schema/raw/master/csl-citation.json"}</w:instrText>
      </w:r>
      <w:r>
        <w:fldChar w:fldCharType="separate"/>
      </w:r>
      <w:r w:rsidR="003840F7" w:rsidRPr="003840F7">
        <w:rPr>
          <w:noProof/>
        </w:rPr>
        <w:t>[56,57]</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867669">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7–63]","plainTextFormattedCitation":"[57–63]","previouslyFormattedCitation":"[57–63]"},"properties":{"noteIndex":0},"schema":"https://github.com/citation-style-language/schema/raw/master/csl-citation.json"}</w:instrText>
      </w:r>
      <w:r w:rsidRPr="00CB1C98">
        <w:fldChar w:fldCharType="separate"/>
      </w:r>
      <w:r w:rsidR="003840F7" w:rsidRPr="003840F7">
        <w:rPr>
          <w:noProof/>
        </w:rPr>
        <w:t>[57–63]</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867669">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4–66]","plainTextFormattedCitation":"[64–66]","previouslyFormattedCitation":"[64–66]"},"properties":{"noteIndex":0},"schema":"https://github.com/citation-style-language/schema/raw/master/csl-citation.json"}</w:instrText>
      </w:r>
      <w:r w:rsidRPr="00CB1C98">
        <w:fldChar w:fldCharType="separate"/>
      </w:r>
      <w:r w:rsidR="003840F7" w:rsidRPr="003840F7">
        <w:rPr>
          <w:noProof/>
        </w:rPr>
        <w:t>[64–66]</w:t>
      </w:r>
      <w:r w:rsidRPr="00CB1C98">
        <w:fldChar w:fldCharType="end"/>
      </w:r>
      <w:r>
        <w:t xml:space="preserve">. </w:t>
      </w:r>
    </w:p>
    <w:p w14:paraId="41D0AC97" w14:textId="77777777" w:rsidR="007D1A22" w:rsidRDefault="007D1A22" w:rsidP="007D1A22"/>
    <w:p w14:paraId="7EB87ED1" w14:textId="255F2B18"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867669">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7,68]","plainTextFormattedCitation":"[67,68]","previouslyFormattedCitation":"[67,68]"},"properties":{"noteIndex":0},"schema":"https://github.com/citation-style-language/schema/raw/master/csl-citation.json"}</w:instrText>
      </w:r>
      <w:r>
        <w:fldChar w:fldCharType="separate"/>
      </w:r>
      <w:r w:rsidR="003840F7" w:rsidRPr="003840F7">
        <w:rPr>
          <w:noProof/>
        </w:rPr>
        <w:t>[67,68]</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CE7860">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69,70]","plainTextFormattedCitation":"[27,69,70]"},"properties":{"noteIndex":0},"schema":"https://github.com/citation-style-language/schema/raw/master/csl-citation.json"}</w:instrText>
      </w:r>
      <w:r w:rsidR="00CE7860">
        <w:fldChar w:fldCharType="separate"/>
      </w:r>
      <w:r w:rsidR="00CE7860" w:rsidRPr="00CE7860">
        <w:rPr>
          <w:noProof/>
        </w:rPr>
        <w:t>[27,69,70]</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4A551998"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CE786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1,72]","plainTextFormattedCitation":"[31,71,72]","previouslyFormattedCitation":"[31,71,72]"},"properties":{"noteIndex":0},"schema":"https://github.com/citation-style-language/schema/raw/master/csl-citation.json"}</w:instrText>
      </w:r>
      <w:r w:rsidR="002638F5">
        <w:fldChar w:fldCharType="separate"/>
      </w:r>
      <w:r w:rsidR="00CE7860" w:rsidRPr="00CE7860">
        <w:rPr>
          <w:noProof/>
        </w:rPr>
        <w:t>[31,71,72]</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CE7860">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3]","plainTextFormattedCitation":"[73]","previouslyFormattedCitation":"[73]"},"properties":{"noteIndex":0},"schema":"https://github.com/citation-style-language/schema/raw/master/csl-citation.json"}</w:instrText>
      </w:r>
      <w:r w:rsidR="00CD1EC4">
        <w:fldChar w:fldCharType="separate"/>
      </w:r>
      <w:r w:rsidR="00CE7860" w:rsidRPr="00CE7860">
        <w:rPr>
          <w:noProof/>
        </w:rPr>
        <w:t>[73]</w:t>
      </w:r>
      <w:r w:rsidR="00CD1EC4">
        <w:fldChar w:fldCharType="end"/>
      </w:r>
      <w:r w:rsidR="00CD1EC4">
        <w:t xml:space="preserve"> and with the observation that elevated free fatty acids can promote mitochondrial biogenesis </w:t>
      </w:r>
      <w:r w:rsidR="00CD1EC4">
        <w:fldChar w:fldCharType="begin" w:fldLock="1"/>
      </w:r>
      <w:r w:rsidR="00CE7860">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4]","plainTextFormattedCitation":"[74]","previouslyFormattedCitation":"[74]"},"properties":{"noteIndex":0},"schema":"https://github.com/citation-style-language/schema/raw/master/csl-citation.json"}</w:instrText>
      </w:r>
      <w:r w:rsidR="00CD1EC4">
        <w:fldChar w:fldCharType="separate"/>
      </w:r>
      <w:r w:rsidR="00CE7860" w:rsidRPr="00CE7860">
        <w:rPr>
          <w:noProof/>
        </w:rPr>
        <w:t>[74]</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CE7860">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8,75]","plainTextFormattedCitation":"[48,75]","previouslyFormattedCitation":"[48,75]"},"properties":{"noteIndex":0},"schema":"https://github.com/citation-style-language/schema/raw/master/csl-citation.json"}</w:instrText>
      </w:r>
      <w:r w:rsidR="00FD1D50">
        <w:fldChar w:fldCharType="separate"/>
      </w:r>
      <w:r w:rsidR="00CE7860" w:rsidRPr="00CE7860">
        <w:rPr>
          <w:noProof/>
        </w:rPr>
        <w:t>[48,75]</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r w:rsidR="00CD1EC4" w:rsidRPr="00CD1EC4">
        <w:rPr>
          <w:i/>
        </w:rPr>
        <w:t>Sln</w:t>
      </w:r>
      <w:r w:rsidR="00CD1EC4">
        <w:t xml:space="preserve"> is ablated </w:t>
      </w:r>
      <w:r w:rsidR="00CD1EC4">
        <w:fldChar w:fldCharType="begin" w:fldLock="1"/>
      </w:r>
      <w:r w:rsidR="00867669">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8–50]","plainTextFormattedCitation":"[48–50]","previouslyFormattedCitation":"[48–50]"},"properties":{"noteIndex":0},"schema":"https://github.com/citation-style-language/schema/raw/master/csl-citation.json"}</w:instrText>
      </w:r>
      <w:r w:rsidR="00CD1EC4">
        <w:fldChar w:fldCharType="separate"/>
      </w:r>
      <w:r w:rsidR="003840F7" w:rsidRPr="003840F7">
        <w:rPr>
          <w:noProof/>
        </w:rPr>
        <w:t>[48–50]</w:t>
      </w:r>
      <w:r w:rsidR="00CD1EC4">
        <w:fldChar w:fldCharType="end"/>
      </w:r>
      <w:r w:rsidR="00412036">
        <w:t xml:space="preserve"> and prevention when it is overexpressed </w:t>
      </w:r>
      <w:r w:rsidR="00412036">
        <w:fldChar w:fldCharType="begin" w:fldLock="1"/>
      </w:r>
      <w:r w:rsidR="00867669">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67669">
        <w:rPr>
          <w:rFonts w:ascii="Cambria Math" w:hAnsi="Cambria Math" w:cs="Cambria Math"/>
        </w:rPr>
        <w:instrText>∼</w:instrText>
      </w:r>
      <w:r w:rsidR="00867669">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1]","plainTextFormattedCitation":"[51]","previouslyFormattedCitation":"[51]"},"properties":{"noteIndex":0},"schema":"https://github.com/citation-style-language/schema/raw/master/csl-citation.json"}</w:instrText>
      </w:r>
      <w:r w:rsidR="00412036">
        <w:fldChar w:fldCharType="separate"/>
      </w:r>
      <w:r w:rsidR="003840F7" w:rsidRPr="003840F7">
        <w:rPr>
          <w:noProof/>
        </w:rPr>
        <w:t>[51]</w:t>
      </w:r>
      <w:r w:rsidR="00412036">
        <w:fldChar w:fldCharType="end"/>
      </w:r>
      <w:r w:rsidR="00CD1EC4">
        <w:t xml:space="preserve">. </w:t>
      </w:r>
      <w:commentRangeStart w:id="22"/>
      <w:r w:rsidR="00CD1EC4">
        <w:t>As</w:t>
      </w:r>
      <w:commentRangeEnd w:id="22"/>
      <w:r w:rsidR="00804E7C">
        <w:rPr>
          <w:rStyle w:val="CommentReference"/>
        </w:rPr>
        <w:commentReference w:id="22"/>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lastRenderedPageBreak/>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23"/>
      <w:r w:rsidR="001E0A5E">
        <w:t xml:space="preserve">XXXX </w:t>
      </w:r>
      <w:commentRangeEnd w:id="23"/>
      <w:r w:rsidR="00E22913">
        <w:rPr>
          <w:rStyle w:val="CommentReference"/>
        </w:rPr>
        <w:commentReference w:id="23"/>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0D600EE1" w14:textId="7264965E" w:rsidR="00CE7860" w:rsidRPr="00CE7860" w:rsidRDefault="00871236" w:rsidP="00CE7860">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CE7860" w:rsidRPr="00CE7860">
        <w:rPr>
          <w:rFonts w:ascii="Garamond" w:hAnsi="Garamond" w:cs="Times New Roman"/>
          <w:noProof/>
        </w:rPr>
        <w:t>[1]</w:t>
      </w:r>
      <w:r w:rsidR="00CE7860" w:rsidRPr="00CE7860">
        <w:rPr>
          <w:rFonts w:ascii="Garamond" w:hAnsi="Garamond" w:cs="Times New Roman"/>
          <w:noProof/>
        </w:rPr>
        <w:tab/>
        <w:t>World Health Organization., 2013. Obesity and Overweight. http://www.who.int/mediacentre/factsheets/fs311/en/.</w:t>
      </w:r>
    </w:p>
    <w:p w14:paraId="39278D3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w:t>
      </w:r>
      <w:r w:rsidRPr="00CE7860">
        <w:rPr>
          <w:rFonts w:ascii="Garamond" w:hAnsi="Garamond" w:cs="Times New Roman"/>
          <w:noProof/>
        </w:rPr>
        <w:tab/>
        <w:t>Leibel, R.L., Hirsch, J., 1984. Diminished energy requirements in reduced-obese patients. Metabolism 33(2): 164–70, Doi: 10.1016/0026-0495(84)90130-6.</w:t>
      </w:r>
    </w:p>
    <w:p w14:paraId="3D60D7F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w:t>
      </w:r>
      <w:r w:rsidRPr="00CE7860">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4749CA9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w:t>
      </w:r>
      <w:r w:rsidRPr="00CE7860">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74ECDA1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w:t>
      </w:r>
      <w:r w:rsidRPr="00CE7860">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3D7888A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w:t>
      </w:r>
      <w:r w:rsidRPr="00CE7860">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541ECA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w:t>
      </w:r>
      <w:r w:rsidRPr="00CE7860">
        <w:rPr>
          <w:rFonts w:ascii="Garamond" w:hAnsi="Garamond" w:cs="Times New Roman"/>
          <w:noProof/>
        </w:rPr>
        <w:tab/>
        <w:t>Efeyan, A., Comb, W.C., Sabatini, D.M., 2015. Nutrient-sensing mechanisms and pathways. Nature 517(7534): 302–10, Doi: 10.1038/nature14190.</w:t>
      </w:r>
    </w:p>
    <w:p w14:paraId="3C394F3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8]</w:t>
      </w:r>
      <w:r w:rsidRPr="00CE7860">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DA03D8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9]</w:t>
      </w:r>
      <w:r w:rsidRPr="00CE7860">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07645FE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lastRenderedPageBreak/>
        <w:t>[10]</w:t>
      </w:r>
      <w:r w:rsidRPr="00CE7860">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0BEB7F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1]</w:t>
      </w:r>
      <w:r w:rsidRPr="00CE786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1FA4634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2]</w:t>
      </w:r>
      <w:r w:rsidRPr="00CE7860">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0081B83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3]</w:t>
      </w:r>
      <w:r w:rsidRPr="00CE7860">
        <w:rPr>
          <w:rFonts w:ascii="Garamond" w:hAnsi="Garamond" w:cs="Times New Roman"/>
          <w:noProof/>
        </w:rPr>
        <w:tab/>
        <w:t>Hatfield, I., Harvey, I., Yates, E.R., Redd, J.R., Reiter, L.T., Bridges, D., 2015. The role of TORC1 in muscle development in Drosophila. Scientific Reports 5: 9676, Doi: 10.1038/srep09676.</w:t>
      </w:r>
    </w:p>
    <w:p w14:paraId="0B8507E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4]</w:t>
      </w:r>
      <w:r w:rsidRPr="00CE7860">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098BD37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5]</w:t>
      </w:r>
      <w:r w:rsidRPr="00CE7860">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543BB52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6]</w:t>
      </w:r>
      <w:r w:rsidRPr="00CE7860">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11A1C7F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7]</w:t>
      </w:r>
      <w:r w:rsidRPr="00CE7860">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068022D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8]</w:t>
      </w:r>
      <w:r w:rsidRPr="00CE7860">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CC59E7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9]</w:t>
      </w:r>
      <w:r w:rsidRPr="00CE7860">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445C5D6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0]</w:t>
      </w:r>
      <w:r w:rsidRPr="00CE7860">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2678C23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1]</w:t>
      </w:r>
      <w:r w:rsidRPr="00CE7860">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01BE8FF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2]</w:t>
      </w:r>
      <w:r w:rsidRPr="00CE7860">
        <w:rPr>
          <w:rFonts w:ascii="Garamond" w:hAnsi="Garamond" w:cs="Times New Roman"/>
          <w:noProof/>
        </w:rPr>
        <w:tab/>
        <w:t>Gale, C.R., Martyn, C.N., Cooper, C., Sayer, A.A., 2007. Grip strength, body composition, and mortality. International Journal of Epidemiology 36(1): 228–35, Doi: 10.1093/ije/dyl224.</w:t>
      </w:r>
    </w:p>
    <w:p w14:paraId="06A6D3F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3]</w:t>
      </w:r>
      <w:r w:rsidRPr="00CE7860">
        <w:rPr>
          <w:rFonts w:ascii="Garamond" w:hAnsi="Garamond" w:cs="Times New Roman"/>
          <w:noProof/>
        </w:rPr>
        <w:tab/>
        <w:t xml:space="preserve">Rantanen, T., Volpato, S., Ferrucci, L., Heikkinen, E., Fried, L.P., Guralnik, J.M., </w:t>
      </w:r>
      <w:r w:rsidRPr="00CE7860">
        <w:rPr>
          <w:rFonts w:ascii="Garamond" w:hAnsi="Garamond" w:cs="Times New Roman"/>
          <w:noProof/>
        </w:rPr>
        <w:lastRenderedPageBreak/>
        <w:t>2003. Handgrip strength and cause-specific and total mortality in older disabled women: exploring the mechanism. Journal of the American Geriatrics Society 51(5): 636–41, Doi: 10.1034/j.1600-0579.2003.00207.x.</w:t>
      </w:r>
    </w:p>
    <w:p w14:paraId="491EC2F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4]</w:t>
      </w:r>
      <w:r w:rsidRPr="00CE7860">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3C2B31F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5]</w:t>
      </w:r>
      <w:r w:rsidRPr="00CE7860">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02918B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6]</w:t>
      </w:r>
      <w:r w:rsidRPr="00CE7860">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23A5F69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7]</w:t>
      </w:r>
      <w:r w:rsidRPr="00CE7860">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30F24EC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8]</w:t>
      </w:r>
      <w:r w:rsidRPr="00CE7860">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5AC52A8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9]</w:t>
      </w:r>
      <w:r w:rsidRPr="00CE7860">
        <w:rPr>
          <w:rFonts w:ascii="Garamond" w:hAnsi="Garamond" w:cs="Times New Roman"/>
          <w:noProof/>
        </w:rPr>
        <w:tab/>
        <w:t>Rolfe, D.F., Brown, G.C., 1997. Cellular energy utilization and molecular origin of standard metabolic rate in mammals. Physiological Reviews 77(3): 731–58.</w:t>
      </w:r>
    </w:p>
    <w:p w14:paraId="58FCFE5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0]</w:t>
      </w:r>
      <w:r w:rsidRPr="00CE7860">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7CB546A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1]</w:t>
      </w:r>
      <w:r w:rsidRPr="00CE7860">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63B38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2]</w:t>
      </w:r>
      <w:r w:rsidRPr="00CE7860">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78EC2E6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3]</w:t>
      </w:r>
      <w:r w:rsidRPr="00CE7860">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17BDA4E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4]</w:t>
      </w:r>
      <w:r w:rsidRPr="00CE7860">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616CDAD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5]</w:t>
      </w:r>
      <w:r w:rsidRPr="00CE7860">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2814FDB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lastRenderedPageBreak/>
        <w:t>[36]</w:t>
      </w:r>
      <w:r w:rsidRPr="00CE7860">
        <w:rPr>
          <w:rFonts w:ascii="Garamond" w:hAnsi="Garamond" w:cs="Times New Roman"/>
          <w:noProof/>
        </w:rPr>
        <w:tab/>
        <w:t>Cuthbertson, D., Smith, K., Babraj, J., Leese, G., Waddell, T., Atherton, P., et al., 2005. Anabolic signaling deficits underlie amino acid resistance of wasting, aging muscle. The FASEB Journal</w:t>
      </w:r>
      <w:r w:rsidRPr="00CE7860">
        <w:rPr>
          <w:rFonts w:ascii="Times New Roman" w:hAnsi="Times New Roman" w:cs="Times New Roman"/>
          <w:noProof/>
        </w:rPr>
        <w:t> </w:t>
      </w:r>
      <w:r w:rsidRPr="00CE7860">
        <w:rPr>
          <w:rFonts w:ascii="Garamond" w:hAnsi="Garamond" w:cs="Times New Roman"/>
          <w:noProof/>
        </w:rPr>
        <w:t>: Official Publication of the Federation of American Societies for Experimental Biology 19(3): 422–4, Doi: 10.1096/fj.04-2640fje.</w:t>
      </w:r>
    </w:p>
    <w:p w14:paraId="48554BF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7]</w:t>
      </w:r>
      <w:r w:rsidRPr="00CE7860">
        <w:rPr>
          <w:rFonts w:ascii="Garamond" w:hAnsi="Garamond" w:cs="Times New Roman"/>
          <w:noProof/>
        </w:rPr>
        <w:tab/>
        <w:t>Tschöp, M.H., Speakman, J.R., Arch, J.R.S., Auwerx, J., Brüning, J.C.C., Chan, L., et al., 2011. A guide to analysis of mouse energy metabolism. Nature Methods 9(1): 57–63, Doi: 10.1038/nmeth.1806.</w:t>
      </w:r>
    </w:p>
    <w:p w14:paraId="0B50F6D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8]</w:t>
      </w:r>
      <w:r w:rsidRPr="00CE7860">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1A45F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9]</w:t>
      </w:r>
      <w:r w:rsidRPr="00CE7860">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6FBB10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0]</w:t>
      </w:r>
      <w:r w:rsidRPr="00CE7860">
        <w:rPr>
          <w:rFonts w:ascii="Garamond" w:hAnsi="Garamond" w:cs="Times New Roman"/>
          <w:noProof/>
        </w:rPr>
        <w:tab/>
        <w:t>R Core Team., 2013. R: A Language and Environment for Statistical Computing.</w:t>
      </w:r>
    </w:p>
    <w:p w14:paraId="10C2791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1]</w:t>
      </w:r>
      <w:r w:rsidRPr="00CE7860">
        <w:rPr>
          <w:rFonts w:ascii="Garamond" w:hAnsi="Garamond" w:cs="Times New Roman"/>
          <w:noProof/>
        </w:rPr>
        <w:tab/>
        <w:t>Bates, D.M., Mächler, M., Bolker, B., Walker, S., 2014. Fitting Linear Mixed-Effects Models using lme4. ArXiv 1406.5823: 1–51.</w:t>
      </w:r>
    </w:p>
    <w:p w14:paraId="0FAD09C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2]</w:t>
      </w:r>
      <w:r w:rsidRPr="00CE7860">
        <w:rPr>
          <w:rFonts w:ascii="Garamond" w:hAnsi="Garamond" w:cs="Times New Roman"/>
          <w:noProof/>
        </w:rPr>
        <w:tab/>
        <w:t>Therneau, T.M., Grambsch, P.M., 2000. Modeling Survival Data: Extending the Cox Model. New York, NY: Springer New York.</w:t>
      </w:r>
    </w:p>
    <w:p w14:paraId="7C5CF2A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3]</w:t>
      </w:r>
      <w:r w:rsidRPr="00CE7860">
        <w:rPr>
          <w:rFonts w:ascii="Garamond" w:hAnsi="Garamond" w:cs="Times New Roman"/>
          <w:noProof/>
        </w:rPr>
        <w:tab/>
        <w:t>Therneau, T., 2012. A Package for Survival Analysis in S. R package version. Survival.</w:t>
      </w:r>
    </w:p>
    <w:p w14:paraId="14D4F47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4]</w:t>
      </w:r>
      <w:r w:rsidRPr="00CE7860">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48B2408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5]</w:t>
      </w:r>
      <w:r w:rsidRPr="00CE7860">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962850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6]</w:t>
      </w:r>
      <w:r w:rsidRPr="00CE7860">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5397809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7]</w:t>
      </w:r>
      <w:r w:rsidRPr="00CE7860">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762E041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8]</w:t>
      </w:r>
      <w:r w:rsidRPr="00CE7860">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5E5FC64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9]</w:t>
      </w:r>
      <w:r w:rsidRPr="00CE7860">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1B45E55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0]</w:t>
      </w:r>
      <w:r w:rsidRPr="00CE7860">
        <w:rPr>
          <w:rFonts w:ascii="Garamond" w:hAnsi="Garamond" w:cs="Times New Roman"/>
          <w:noProof/>
        </w:rPr>
        <w:tab/>
        <w:t xml:space="preserve">Rowland, L.A., Maurya, S.K., Bal, N.C., Kozak, L., Periasamy, M., 2016. Sarcolipin and uncoupling protein 1 play distinct roles in diet-induced thermogenesis and do not </w:t>
      </w:r>
      <w:r w:rsidRPr="00CE7860">
        <w:rPr>
          <w:rFonts w:ascii="Garamond" w:hAnsi="Garamond" w:cs="Times New Roman"/>
          <w:noProof/>
        </w:rPr>
        <w:lastRenderedPageBreak/>
        <w:t>compensate for one another. Obesity 00(00): 10–3, Doi: 10.1002/oby.21542.</w:t>
      </w:r>
    </w:p>
    <w:p w14:paraId="637CDF4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1]</w:t>
      </w:r>
      <w:r w:rsidRPr="00CE7860">
        <w:rPr>
          <w:rFonts w:ascii="Garamond" w:hAnsi="Garamond" w:cs="Times New Roman"/>
          <w:noProof/>
        </w:rPr>
        <w:tab/>
        <w:t>Maurya, S.K., Periasamy, M., 2015. Sarcolipin is a novel regulator of muscle metabolism and obesity. Pharmacological Research 102: 270–5, Doi: 10.1016/j.phrs.2015.10.020.</w:t>
      </w:r>
    </w:p>
    <w:p w14:paraId="488E6D0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2]</w:t>
      </w:r>
      <w:r w:rsidRPr="00CE7860">
        <w:rPr>
          <w:rFonts w:ascii="Garamond"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1AF87A6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3]</w:t>
      </w:r>
      <w:r w:rsidRPr="00CE7860">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497CC6B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4]</w:t>
      </w:r>
      <w:r w:rsidRPr="00CE7860">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52E039A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5]</w:t>
      </w:r>
      <w:r w:rsidRPr="00CE7860">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7F10164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6]</w:t>
      </w:r>
      <w:r w:rsidRPr="00CE7860">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2733897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7]</w:t>
      </w:r>
      <w:r w:rsidRPr="00CE7860">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7F2E8F9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8]</w:t>
      </w:r>
      <w:r w:rsidRPr="00CE7860">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3847BED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9]</w:t>
      </w:r>
      <w:r w:rsidRPr="00CE7860">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33712B6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0]</w:t>
      </w:r>
      <w:r w:rsidRPr="00CE7860">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179BCEF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1]</w:t>
      </w:r>
      <w:r w:rsidRPr="00CE7860">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4F5F8F7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2]</w:t>
      </w:r>
      <w:r w:rsidRPr="00CE7860">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200F380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lastRenderedPageBreak/>
        <w:t>[63]</w:t>
      </w:r>
      <w:r w:rsidRPr="00CE7860">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02E5F53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4]</w:t>
      </w:r>
      <w:r w:rsidRPr="00CE7860">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4AFCCBB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5]</w:t>
      </w:r>
      <w:r w:rsidRPr="00CE7860">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5F20270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6]</w:t>
      </w:r>
      <w:r w:rsidRPr="00CE7860">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6F86894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7]</w:t>
      </w:r>
      <w:r w:rsidRPr="00CE7860">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174CDF5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8]</w:t>
      </w:r>
      <w:r w:rsidRPr="00CE7860">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7B215E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9]</w:t>
      </w:r>
      <w:r w:rsidRPr="00CE7860">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4A2126A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0]</w:t>
      </w:r>
      <w:r w:rsidRPr="00CE786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74D5D0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1]</w:t>
      </w:r>
      <w:r w:rsidRPr="00CE7860">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99A8F2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2]</w:t>
      </w:r>
      <w:r w:rsidRPr="00CE7860">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4973D49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3]</w:t>
      </w:r>
      <w:r w:rsidRPr="00CE7860">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BB0835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4]</w:t>
      </w:r>
      <w:r w:rsidRPr="00CE7860">
        <w:rPr>
          <w:rFonts w:ascii="Garamond" w:hAnsi="Garamond" w:cs="Times New Roman"/>
          <w:noProof/>
        </w:rPr>
        <w:tab/>
        <w:t xml:space="preserve">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w:t>
      </w:r>
      <w:r w:rsidRPr="00CE7860">
        <w:rPr>
          <w:rFonts w:ascii="Garamond" w:hAnsi="Garamond" w:cs="Times New Roman"/>
          <w:noProof/>
        </w:rPr>
        <w:lastRenderedPageBreak/>
        <w:t>10.1073/pnas.0704024104.</w:t>
      </w:r>
    </w:p>
    <w:p w14:paraId="3DACA269" w14:textId="77777777" w:rsidR="00CE7860" w:rsidRPr="00CE7860" w:rsidRDefault="00CE7860" w:rsidP="00CE7860">
      <w:pPr>
        <w:widowControl w:val="0"/>
        <w:autoSpaceDE w:val="0"/>
        <w:autoSpaceDN w:val="0"/>
        <w:adjustRightInd w:val="0"/>
        <w:spacing w:before="100" w:after="100"/>
        <w:ind w:left="640" w:hanging="640"/>
        <w:rPr>
          <w:rFonts w:ascii="Garamond" w:hAnsi="Garamond"/>
          <w:noProof/>
        </w:rPr>
      </w:pPr>
      <w:r w:rsidRPr="00CE7860">
        <w:rPr>
          <w:rFonts w:ascii="Garamond" w:hAnsi="Garamond" w:cs="Times New Roman"/>
          <w:noProof/>
        </w:rPr>
        <w:t>[75]</w:t>
      </w:r>
      <w:r w:rsidRPr="00CE7860">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3DC3C1D2" w:rsidR="00871236" w:rsidRPr="005149B5" w:rsidRDefault="00871236" w:rsidP="00CE7860">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3BE4D7F0" w:rsidR="0045067A" w:rsidRPr="00DF797E" w:rsidRDefault="003E7617" w:rsidP="003E7617">
      <w:r w:rsidRPr="00C10DEF">
        <w:rPr>
          <w:b/>
        </w:rPr>
        <w:t xml:space="preserve">Figure 2: </w:t>
      </w:r>
      <w:r w:rsidR="00776A6D">
        <w:rPr>
          <w:b/>
        </w:rPr>
        <w:t xml:space="preserve">Body composition of </w:t>
      </w:r>
      <w:r w:rsidR="00776A6D">
        <w:rPr>
          <w:b/>
          <w:i/>
        </w:rPr>
        <w:t>Tsc1</w:t>
      </w:r>
      <w:r w:rsidR="00776A6D">
        <w:rPr>
          <w:b/>
        </w:rPr>
        <w:t xml:space="preserve"> knockout mice</w:t>
      </w:r>
      <w:r w:rsidR="00DF797E">
        <w:rPr>
          <w:b/>
        </w:rPr>
        <w:t xml:space="preserve">.  </w:t>
      </w:r>
      <w:r w:rsidR="00DF797E">
        <w:t>E) Fat and F) Fat-Free mass of animals starting HFD at 10 weeks of age (n=9 and 23 for males and 17 and 44 for females)</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Muthu Periasamy</w:t>
      </w:r>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Markus Ruegg</w:t>
      </w:r>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Make a point to say how Tsc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8"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9"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10"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11" w:author="Dave Bridges" w:date="2016-06-09T17:16:00Z" w:initials="DB">
    <w:p w14:paraId="614455D1" w14:textId="486F254D" w:rsidR="00BA3BA0" w:rsidRDefault="00BA3BA0">
      <w:pPr>
        <w:pStyle w:val="CommentText"/>
      </w:pPr>
      <w:r>
        <w:rPr>
          <w:rStyle w:val="CommentReference"/>
        </w:rPr>
        <w:annotationRef/>
      </w:r>
      <w:r>
        <w:t>Quynh please write</w:t>
      </w:r>
    </w:p>
  </w:comment>
  <w:comment w:id="12"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3"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4" w:author="Dave Bridges" w:date="2019-01-31T16:37:00Z" w:initials="DB">
    <w:p w14:paraId="30A69D67" w14:textId="124A7D33" w:rsidR="004A7A2F" w:rsidRDefault="004A7A2F">
      <w:pPr>
        <w:pStyle w:val="CommentText"/>
      </w:pPr>
      <w:r>
        <w:rPr>
          <w:rStyle w:val="CommentReference"/>
        </w:rPr>
        <w:annotationRef/>
      </w:r>
      <w:r>
        <w:t>Need to clarify these statistics.</w:t>
      </w:r>
    </w:p>
  </w:comment>
  <w:comment w:id="15" w:author="Dave Bridges" w:date="2016-06-08T16:35:00Z" w:initials="DB">
    <w:p w14:paraId="5A8DF493" w14:textId="6D1DF89A" w:rsidR="007756BC" w:rsidRDefault="007756BC">
      <w:pPr>
        <w:pStyle w:val="CommentText"/>
      </w:pPr>
      <w:r>
        <w:rPr>
          <w:rStyle w:val="CommentReference"/>
        </w:rPr>
        <w:annotationRef/>
      </w:r>
      <w:r>
        <w:t>Need to analyse calorimetry studies,</w:t>
      </w:r>
    </w:p>
  </w:comment>
  <w:comment w:id="17" w:author="Dave Bridges" w:date="2019-01-30T09:37:00Z" w:initials="DB">
    <w:p w14:paraId="243B2BC8" w14:textId="65B70365" w:rsidR="00C64A2D" w:rsidRDefault="00C64A2D">
      <w:pPr>
        <w:pStyle w:val="CommentText"/>
      </w:pPr>
      <w:r>
        <w:rPr>
          <w:rStyle w:val="CommentReference"/>
        </w:rPr>
        <w:annotationRef/>
      </w:r>
      <w:r>
        <w:t>Add this figure</w:t>
      </w:r>
    </w:p>
  </w:comment>
  <w:comment w:id="18" w:author="Dave Bridges" w:date="2015-08-03T08:05:00Z" w:initials="DB">
    <w:p w14:paraId="6C5CD8C1" w14:textId="77777777" w:rsidR="0087648E" w:rsidRDefault="0087648E" w:rsidP="0087648E">
      <w:pPr>
        <w:pStyle w:val="CommentText"/>
      </w:pPr>
      <w:r>
        <w:rPr>
          <w:rStyle w:val="CommentReference"/>
        </w:rPr>
        <w:annotationRef/>
      </w:r>
      <w:r>
        <w:t>Get this data</w:t>
      </w:r>
    </w:p>
  </w:comment>
  <w:comment w:id="19"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20" w:author="Dave Bridges" w:date="2016-06-08T16:23:00Z" w:initials="DB">
    <w:p w14:paraId="25A84AAE" w14:textId="77777777" w:rsidR="0087648E" w:rsidRDefault="0087648E" w:rsidP="0087648E">
      <w:pPr>
        <w:pStyle w:val="CommentText"/>
      </w:pPr>
      <w:r>
        <w:rPr>
          <w:rStyle w:val="CommentReference"/>
        </w:rPr>
        <w:annotationRef/>
      </w:r>
      <w:r>
        <w:t>Effect size/p-value</w:t>
      </w:r>
    </w:p>
  </w:comment>
  <w:comment w:id="21"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22" w:author="Dave Bridges" w:date="2016-06-21T10:02:00Z" w:initials="DB">
    <w:p w14:paraId="19B78ED3" w14:textId="732F190D" w:rsidR="00804E7C" w:rsidRPr="00804E7C" w:rsidRDefault="00804E7C" w:rsidP="00804E7C">
      <w:pPr>
        <w:pStyle w:val="CommentText"/>
      </w:pPr>
      <w:r>
        <w:rPr>
          <w:rStyle w:val="CommentReference"/>
        </w:rPr>
        <w:annotationRef/>
      </w:r>
      <w:r>
        <w:t>May want to incorporate some ideas from this paper on the other pathophysiologies of disrupted Ca homeostasis (UPR etc):</w:t>
      </w:r>
      <w:r>
        <w:br/>
      </w:r>
      <w:r>
        <w:br/>
      </w:r>
      <w:r w:rsidRPr="00804E7C">
        <w:t>Arruda, A.P., Hotamisligil, G.S., 2015. Calcium homeostasis and organelle function in the pathogenesis of obesity and diabetes. Cell Metabolism 22(3): 381–97, Doi: 10.1016/j.cmet.2015.06.010.</w:t>
      </w:r>
    </w:p>
    <w:p w14:paraId="3E1143CE" w14:textId="6FA7C2A5" w:rsidR="00804E7C" w:rsidRDefault="00804E7C">
      <w:pPr>
        <w:pStyle w:val="CommentText"/>
      </w:pPr>
    </w:p>
  </w:comment>
  <w:comment w:id="23"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30A69D67" w15:done="0"/>
  <w15:commentEx w15:paraId="5A8DF493" w15:done="0"/>
  <w15:commentEx w15:paraId="243B2BC8" w15:done="0"/>
  <w15:commentEx w15:paraId="6C5CD8C1" w15:done="0"/>
  <w15:commentEx w15:paraId="16770F19" w15:done="0"/>
  <w15:commentEx w15:paraId="25A84AAE" w15:done="0"/>
  <w15:commentEx w15:paraId="5132E99F" w15:done="0"/>
  <w15:commentEx w15:paraId="3E1143CE"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2DFC63C7" w16cid:durableId="1F1E93D7"/>
  <w16cid:commentId w16cid:paraId="035440B0" w16cid:durableId="1F1E93D8"/>
  <w16cid:commentId w16cid:paraId="5273682B" w16cid:durableId="1F1E93D9"/>
  <w16cid:commentId w16cid:paraId="050BF58B" w16cid:durableId="1F1E93DA"/>
  <w16cid:commentId w16cid:paraId="614455D1" w16cid:durableId="1F1E93DB"/>
  <w16cid:commentId w16cid:paraId="55D27F74" w16cid:durableId="1F1E93DC"/>
  <w16cid:commentId w16cid:paraId="3850CF62" w16cid:durableId="1F1E93DD"/>
  <w16cid:commentId w16cid:paraId="30A69D67" w16cid:durableId="1FFDA2CA"/>
  <w16cid:commentId w16cid:paraId="243B2BC8" w16cid:durableId="1FFBEEDB"/>
  <w16cid:commentId w16cid:paraId="6C5CD8C1" w16cid:durableId="1F1E93E0"/>
  <w16cid:commentId w16cid:paraId="16770F19" w16cid:durableId="1F1EA50C"/>
  <w16cid:commentId w16cid:paraId="25A84AAE" w16cid:durableId="1F1EA509"/>
  <w16cid:commentId w16cid:paraId="5132E99F" w16cid:durableId="1F1E93E6"/>
  <w16cid:commentId w16cid:paraId="3E1143CE" w16cid:durableId="1F1E93E9"/>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FFAF5F" w14:textId="77777777" w:rsidR="00981CA9" w:rsidRDefault="00981CA9" w:rsidP="00907F04">
      <w:r>
        <w:separator/>
      </w:r>
    </w:p>
  </w:endnote>
  <w:endnote w:type="continuationSeparator" w:id="0">
    <w:p w14:paraId="58AD6FF2" w14:textId="77777777" w:rsidR="00981CA9" w:rsidRDefault="00981CA9"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5B137" w14:textId="77777777" w:rsidR="00981CA9" w:rsidRDefault="00981CA9" w:rsidP="00907F04">
      <w:r>
        <w:separator/>
      </w:r>
    </w:p>
  </w:footnote>
  <w:footnote w:type="continuationSeparator" w:id="0">
    <w:p w14:paraId="1F6BE98C" w14:textId="77777777" w:rsidR="00981CA9" w:rsidRDefault="00981CA9"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290F"/>
    <w:rsid w:val="001510C9"/>
    <w:rsid w:val="0017194A"/>
    <w:rsid w:val="001736D0"/>
    <w:rsid w:val="00190F17"/>
    <w:rsid w:val="00194ECE"/>
    <w:rsid w:val="001A6A7C"/>
    <w:rsid w:val="001A6B81"/>
    <w:rsid w:val="001A7E83"/>
    <w:rsid w:val="001B3936"/>
    <w:rsid w:val="001B6F0D"/>
    <w:rsid w:val="001D5E0D"/>
    <w:rsid w:val="001D6E41"/>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8395B"/>
    <w:rsid w:val="002A7B4B"/>
    <w:rsid w:val="002B4B3F"/>
    <w:rsid w:val="002B4C32"/>
    <w:rsid w:val="002C7364"/>
    <w:rsid w:val="002D0FAF"/>
    <w:rsid w:val="002D3D11"/>
    <w:rsid w:val="002D65EF"/>
    <w:rsid w:val="002D7887"/>
    <w:rsid w:val="002D7B1C"/>
    <w:rsid w:val="002E0659"/>
    <w:rsid w:val="002E25A9"/>
    <w:rsid w:val="002E45D2"/>
    <w:rsid w:val="00303444"/>
    <w:rsid w:val="00316486"/>
    <w:rsid w:val="0032099B"/>
    <w:rsid w:val="00325100"/>
    <w:rsid w:val="00331B56"/>
    <w:rsid w:val="00331F69"/>
    <w:rsid w:val="00334230"/>
    <w:rsid w:val="0033583C"/>
    <w:rsid w:val="003406C3"/>
    <w:rsid w:val="003407C9"/>
    <w:rsid w:val="00344094"/>
    <w:rsid w:val="00345E99"/>
    <w:rsid w:val="00352D83"/>
    <w:rsid w:val="00353984"/>
    <w:rsid w:val="003669B1"/>
    <w:rsid w:val="00373D35"/>
    <w:rsid w:val="003743AA"/>
    <w:rsid w:val="0038153C"/>
    <w:rsid w:val="003840F7"/>
    <w:rsid w:val="0038762E"/>
    <w:rsid w:val="0039397E"/>
    <w:rsid w:val="00395526"/>
    <w:rsid w:val="0039667E"/>
    <w:rsid w:val="00396BD8"/>
    <w:rsid w:val="003A0720"/>
    <w:rsid w:val="003B6C80"/>
    <w:rsid w:val="003D55EC"/>
    <w:rsid w:val="003E7617"/>
    <w:rsid w:val="003F5BD8"/>
    <w:rsid w:val="003F5FAC"/>
    <w:rsid w:val="003F6A53"/>
    <w:rsid w:val="003F7532"/>
    <w:rsid w:val="00403E87"/>
    <w:rsid w:val="00410785"/>
    <w:rsid w:val="00412036"/>
    <w:rsid w:val="00426050"/>
    <w:rsid w:val="00427FDD"/>
    <w:rsid w:val="004344F0"/>
    <w:rsid w:val="00445957"/>
    <w:rsid w:val="0045067A"/>
    <w:rsid w:val="00451202"/>
    <w:rsid w:val="0045120B"/>
    <w:rsid w:val="0045183A"/>
    <w:rsid w:val="004555BE"/>
    <w:rsid w:val="0046122A"/>
    <w:rsid w:val="00461ACE"/>
    <w:rsid w:val="00466D21"/>
    <w:rsid w:val="00472BDC"/>
    <w:rsid w:val="004905D8"/>
    <w:rsid w:val="00496EF3"/>
    <w:rsid w:val="004A2F25"/>
    <w:rsid w:val="004A33CD"/>
    <w:rsid w:val="004A7A2F"/>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5F789C"/>
    <w:rsid w:val="00620D72"/>
    <w:rsid w:val="00620F42"/>
    <w:rsid w:val="00623C92"/>
    <w:rsid w:val="006374B4"/>
    <w:rsid w:val="00643A13"/>
    <w:rsid w:val="00652BAC"/>
    <w:rsid w:val="00652E5B"/>
    <w:rsid w:val="00662B0A"/>
    <w:rsid w:val="006638A2"/>
    <w:rsid w:val="00667E61"/>
    <w:rsid w:val="006823FC"/>
    <w:rsid w:val="006847F1"/>
    <w:rsid w:val="00692503"/>
    <w:rsid w:val="00697482"/>
    <w:rsid w:val="006B24A7"/>
    <w:rsid w:val="006B552C"/>
    <w:rsid w:val="006C5190"/>
    <w:rsid w:val="006C7920"/>
    <w:rsid w:val="006D5C06"/>
    <w:rsid w:val="006D6FB2"/>
    <w:rsid w:val="006E7ABB"/>
    <w:rsid w:val="006F352E"/>
    <w:rsid w:val="006F51AF"/>
    <w:rsid w:val="006F5D2C"/>
    <w:rsid w:val="00706C80"/>
    <w:rsid w:val="0072331D"/>
    <w:rsid w:val="00723E82"/>
    <w:rsid w:val="0072553D"/>
    <w:rsid w:val="00730779"/>
    <w:rsid w:val="00731EED"/>
    <w:rsid w:val="00736644"/>
    <w:rsid w:val="00740A10"/>
    <w:rsid w:val="00750372"/>
    <w:rsid w:val="00762918"/>
    <w:rsid w:val="00762EF3"/>
    <w:rsid w:val="007756BC"/>
    <w:rsid w:val="00776A6D"/>
    <w:rsid w:val="00784182"/>
    <w:rsid w:val="00794576"/>
    <w:rsid w:val="007B0A52"/>
    <w:rsid w:val="007B5953"/>
    <w:rsid w:val="007B624A"/>
    <w:rsid w:val="007B7AEB"/>
    <w:rsid w:val="007C0FAF"/>
    <w:rsid w:val="007C4F6A"/>
    <w:rsid w:val="007D199B"/>
    <w:rsid w:val="007D1A22"/>
    <w:rsid w:val="007D4121"/>
    <w:rsid w:val="007E574F"/>
    <w:rsid w:val="007F46DE"/>
    <w:rsid w:val="007F72CB"/>
    <w:rsid w:val="007F73C7"/>
    <w:rsid w:val="00802891"/>
    <w:rsid w:val="0080402E"/>
    <w:rsid w:val="00804E7C"/>
    <w:rsid w:val="00815FB0"/>
    <w:rsid w:val="00823A14"/>
    <w:rsid w:val="00827F3E"/>
    <w:rsid w:val="00841897"/>
    <w:rsid w:val="00841CC6"/>
    <w:rsid w:val="00842DEC"/>
    <w:rsid w:val="008437EE"/>
    <w:rsid w:val="008545F6"/>
    <w:rsid w:val="0086281F"/>
    <w:rsid w:val="00864774"/>
    <w:rsid w:val="00864B68"/>
    <w:rsid w:val="00867669"/>
    <w:rsid w:val="00871236"/>
    <w:rsid w:val="0087648E"/>
    <w:rsid w:val="00881C69"/>
    <w:rsid w:val="00882B61"/>
    <w:rsid w:val="00887CEF"/>
    <w:rsid w:val="008947CA"/>
    <w:rsid w:val="008A11B9"/>
    <w:rsid w:val="008A506B"/>
    <w:rsid w:val="008B795B"/>
    <w:rsid w:val="008C44ED"/>
    <w:rsid w:val="008E02A2"/>
    <w:rsid w:val="008E07CF"/>
    <w:rsid w:val="009010AA"/>
    <w:rsid w:val="00901963"/>
    <w:rsid w:val="00907F04"/>
    <w:rsid w:val="00910E93"/>
    <w:rsid w:val="009162BF"/>
    <w:rsid w:val="00921CEC"/>
    <w:rsid w:val="009234CA"/>
    <w:rsid w:val="00926840"/>
    <w:rsid w:val="00931A46"/>
    <w:rsid w:val="00940644"/>
    <w:rsid w:val="00944379"/>
    <w:rsid w:val="009452DB"/>
    <w:rsid w:val="00972512"/>
    <w:rsid w:val="00974B1E"/>
    <w:rsid w:val="00980BD7"/>
    <w:rsid w:val="00981CA9"/>
    <w:rsid w:val="009914DA"/>
    <w:rsid w:val="00991A54"/>
    <w:rsid w:val="00996376"/>
    <w:rsid w:val="009A382D"/>
    <w:rsid w:val="009B110D"/>
    <w:rsid w:val="009D095F"/>
    <w:rsid w:val="009D0FFE"/>
    <w:rsid w:val="009D1EBE"/>
    <w:rsid w:val="009D4913"/>
    <w:rsid w:val="009F47C8"/>
    <w:rsid w:val="00A01F29"/>
    <w:rsid w:val="00A04704"/>
    <w:rsid w:val="00A04A3A"/>
    <w:rsid w:val="00A078F6"/>
    <w:rsid w:val="00A10EEA"/>
    <w:rsid w:val="00A15A7B"/>
    <w:rsid w:val="00A205FE"/>
    <w:rsid w:val="00A34EF3"/>
    <w:rsid w:val="00A40A23"/>
    <w:rsid w:val="00A526B3"/>
    <w:rsid w:val="00A5785E"/>
    <w:rsid w:val="00A64165"/>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5111"/>
    <w:rsid w:val="00B77490"/>
    <w:rsid w:val="00B80ABE"/>
    <w:rsid w:val="00B83F46"/>
    <w:rsid w:val="00B909C6"/>
    <w:rsid w:val="00B90CD2"/>
    <w:rsid w:val="00B91EDD"/>
    <w:rsid w:val="00B96350"/>
    <w:rsid w:val="00BA3BA0"/>
    <w:rsid w:val="00BB27F2"/>
    <w:rsid w:val="00BC2B30"/>
    <w:rsid w:val="00BC2B3A"/>
    <w:rsid w:val="00BE33EC"/>
    <w:rsid w:val="00BF1208"/>
    <w:rsid w:val="00BF2F76"/>
    <w:rsid w:val="00C10DEF"/>
    <w:rsid w:val="00C13E13"/>
    <w:rsid w:val="00C4123A"/>
    <w:rsid w:val="00C50D02"/>
    <w:rsid w:val="00C5101F"/>
    <w:rsid w:val="00C64A2D"/>
    <w:rsid w:val="00C6712D"/>
    <w:rsid w:val="00C868B8"/>
    <w:rsid w:val="00C913F9"/>
    <w:rsid w:val="00CA664B"/>
    <w:rsid w:val="00CB219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2193"/>
    <w:rsid w:val="00D95C50"/>
    <w:rsid w:val="00DA21D3"/>
    <w:rsid w:val="00DC1E3E"/>
    <w:rsid w:val="00DC211A"/>
    <w:rsid w:val="00DC6626"/>
    <w:rsid w:val="00DD2A58"/>
    <w:rsid w:val="00DD3A40"/>
    <w:rsid w:val="00DD3F13"/>
    <w:rsid w:val="00DE3A03"/>
    <w:rsid w:val="00DF797E"/>
    <w:rsid w:val="00E00396"/>
    <w:rsid w:val="00E0148A"/>
    <w:rsid w:val="00E01C7B"/>
    <w:rsid w:val="00E11C5F"/>
    <w:rsid w:val="00E22913"/>
    <w:rsid w:val="00E2598A"/>
    <w:rsid w:val="00E26D9D"/>
    <w:rsid w:val="00E32EF3"/>
    <w:rsid w:val="00E35E47"/>
    <w:rsid w:val="00E447C3"/>
    <w:rsid w:val="00E522BC"/>
    <w:rsid w:val="00E55F38"/>
    <w:rsid w:val="00E5766D"/>
    <w:rsid w:val="00E70F1A"/>
    <w:rsid w:val="00E7425C"/>
    <w:rsid w:val="00E83625"/>
    <w:rsid w:val="00E93970"/>
    <w:rsid w:val="00E97C7F"/>
    <w:rsid w:val="00EA6963"/>
    <w:rsid w:val="00EB4395"/>
    <w:rsid w:val="00EB6CB5"/>
    <w:rsid w:val="00EE0421"/>
    <w:rsid w:val="00EE7DA9"/>
    <w:rsid w:val="00F00E78"/>
    <w:rsid w:val="00F0463F"/>
    <w:rsid w:val="00F07541"/>
    <w:rsid w:val="00F1021D"/>
    <w:rsid w:val="00F10B8B"/>
    <w:rsid w:val="00F30796"/>
    <w:rsid w:val="00F311C5"/>
    <w:rsid w:val="00F52887"/>
    <w:rsid w:val="00F57B88"/>
    <w:rsid w:val="00F60DC7"/>
    <w:rsid w:val="00F64D91"/>
    <w:rsid w:val="00F704E4"/>
    <w:rsid w:val="00F70CE4"/>
    <w:rsid w:val="00F72D7F"/>
    <w:rsid w:val="00F75ACE"/>
    <w:rsid w:val="00F811D4"/>
    <w:rsid w:val="00F82FCB"/>
    <w:rsid w:val="00F901B5"/>
    <w:rsid w:val="00F94801"/>
    <w:rsid w:val="00F951B7"/>
    <w:rsid w:val="00FA15D0"/>
    <w:rsid w:val="00FB180A"/>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E6D50-BB91-CB43-87B7-61D2F76EE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TotalTime>
  <Pages>15</Pages>
  <Words>49804</Words>
  <Characters>283887</Characters>
  <Application>Microsoft Office Word</Application>
  <DocSecurity>0</DocSecurity>
  <Lines>2365</Lines>
  <Paragraphs>66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3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90</cp:revision>
  <cp:lastPrinted>2018-08-15T17:02:00Z</cp:lastPrinted>
  <dcterms:created xsi:type="dcterms:W3CDTF">2015-07-01T15:40:00Z</dcterms:created>
  <dcterms:modified xsi:type="dcterms:W3CDTF">2019-02-05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